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CellMar>
          <w:top w:w="28" w:type="dxa"/>
          <w:bottom w:w="28" w:type="dxa"/>
        </w:tblCellMar>
        <w:tblLook w:val="00A0" w:firstRow="1" w:lastRow="0" w:firstColumn="1" w:lastColumn="0" w:noHBand="0" w:noVBand="0"/>
      </w:tblPr>
      <w:tblGrid>
        <w:gridCol w:w="4334"/>
        <w:gridCol w:w="2347"/>
        <w:gridCol w:w="1984"/>
      </w:tblGrid>
      <w:tr w:rsidR="001C034C" w:rsidRPr="00B243EA">
        <w:trPr>
          <w:jc w:val="center"/>
        </w:trPr>
        <w:tc>
          <w:tcPr>
            <w:tcW w:w="4334" w:type="dxa"/>
            <w:tcBorders>
              <w:top w:val="nil"/>
              <w:bottom w:val="single" w:sz="12" w:space="0" w:color="auto"/>
            </w:tcBorders>
          </w:tcPr>
          <w:p w:rsidR="001C034C" w:rsidRDefault="009F6F90" w:rsidP="009F6F90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fldChar w:fldCharType="begin"/>
            </w:r>
            <w:r>
              <w:instrText xml:space="preserve"> HYPERLINK \l "_ENREF_38" \o "Evans, 2010 #5769" </w:instrText>
            </w:r>
            <w:r>
              <w:fldChar w:fldCharType="separate"/>
            </w:r>
            <w:r w:rsidR="00CD7BBB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dmFuczwvQXV0aG9yPjxZZWFyPjIwMTA8L1llYXI+PFJl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</w:fldData>
              </w:fldChar>
            </w:r>
            <w:r w:rsidR="001C034C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="00CD7BBB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FdmFuczwvQXV0aG9yPjxZZWFyPjIwMTA8L1llYXI+PFJl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</w:fldData>
              </w:fldChar>
            </w:r>
            <w:r w:rsidR="001C034C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="00CD7BBB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CD7BBB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="00CD7BBB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CD7BBB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1C034C" w:rsidRPr="0097574B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1</w:t>
            </w:r>
            <w:r w:rsidR="00CD7BBB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="001C034C"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Ingredient</w:t>
            </w:r>
          </w:p>
        </w:tc>
        <w:tc>
          <w:tcPr>
            <w:tcW w:w="2347" w:type="dxa"/>
            <w:tcBorders>
              <w:top w:val="nil"/>
              <w:bottom w:val="single" w:sz="12" w:space="0" w:color="auto"/>
            </w:tcBorders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ontrol diet (g/Kg)</w:t>
            </w:r>
          </w:p>
        </w:tc>
        <w:tc>
          <w:tcPr>
            <w:tcW w:w="1984" w:type="dxa"/>
            <w:tcBorders>
              <w:top w:val="nil"/>
              <w:bottom w:val="single" w:sz="12" w:space="0" w:color="auto"/>
            </w:tcBorders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LA diet (g/Kg)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top w:val="single" w:sz="12" w:space="0" w:color="auto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asein</w:t>
            </w:r>
          </w:p>
        </w:tc>
        <w:tc>
          <w:tcPr>
            <w:tcW w:w="2347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00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0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L-</w:t>
            </w:r>
            <w:proofErr w:type="spell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ystein</w:t>
            </w:r>
            <w:proofErr w:type="spell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orn starch</w:t>
            </w:r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97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97.5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proofErr w:type="spell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Maltodextrin</w:t>
            </w:r>
            <w:proofErr w:type="spell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32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32</w:t>
            </w:r>
            <w:bookmarkStart w:id="0" w:name="_GoBack"/>
            <w:bookmarkEnd w:id="0"/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Sucrose</w:t>
            </w:r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ellulose</w:t>
            </w:r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5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Mineral mix (AIN-</w:t>
            </w:r>
            <w:proofErr w:type="gram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93)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</w:t>
            </w:r>
            <w:proofErr w:type="gram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5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Vitamin mix (AIN-</w:t>
            </w:r>
            <w:proofErr w:type="gram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93)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proofErr w:type="gram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 xml:space="preserve">Choline </w:t>
            </w:r>
            <w:proofErr w:type="spell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bitartrate</w:t>
            </w:r>
            <w:proofErr w:type="spell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.5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bottom w:val="nil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Tert-butylhydroquinone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347" w:type="dxa"/>
            <w:tcBorders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14</w:t>
            </w:r>
          </w:p>
        </w:tc>
        <w:tc>
          <w:tcPr>
            <w:tcW w:w="1984" w:type="dxa"/>
            <w:tcBorders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14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top w:val="nil"/>
              <w:bottom w:val="nil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Soybean oil</w:t>
            </w:r>
          </w:p>
        </w:tc>
        <w:tc>
          <w:tcPr>
            <w:tcW w:w="234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7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6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top w:val="nil"/>
              <w:bottom w:val="single" w:sz="12" w:space="0" w:color="auto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proofErr w:type="gram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is9</w:t>
            </w:r>
            <w:proofErr w:type="gramEnd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, trans11/trans10, cis12 CLA (50:50)</w:t>
            </w:r>
          </w:p>
        </w:tc>
        <w:tc>
          <w:tcPr>
            <w:tcW w:w="2347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984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</w:t>
            </w:r>
          </w:p>
        </w:tc>
      </w:tr>
    </w:tbl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</w:p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</w:p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</w:p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</w:p>
    <w:p w:rsidR="009F6F90" w:rsidRDefault="009F6F90" w:rsidP="001C034C"/>
    <w:sectPr w:rsidR="009F6F90" w:rsidSect="009F6F90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altName w:val="Franklin Gothic Medium Cond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C034C"/>
    <w:rsid w:val="000663E5"/>
    <w:rsid w:val="000A4678"/>
    <w:rsid w:val="001C034C"/>
    <w:rsid w:val="002A1990"/>
    <w:rsid w:val="009F6F90"/>
    <w:rsid w:val="00CD7BB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C034C"/>
    <w:pPr>
      <w:spacing w:after="200" w:line="276" w:lineRule="auto"/>
    </w:pPr>
    <w:rPr>
      <w:rFonts w:ascii="Calibri" w:eastAsia="Times New Roman" w:hAnsi="Calibri" w:cs="Times New Roman"/>
      <w:sz w:val="22"/>
      <w:szCs w:val="22"/>
      <w:lang w:val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9F6F9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F6F90"/>
    <w:rPr>
      <w:rFonts w:ascii="Lucida Grande" w:eastAsia="Times New Roman" w:hAnsi="Lucida Grande" w:cs="Lucida Grande"/>
      <w:sz w:val="18"/>
      <w:szCs w:val="18"/>
      <w:lang w:val="es-E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C034C"/>
    <w:pPr>
      <w:spacing w:after="200" w:line="276" w:lineRule="auto"/>
    </w:pPr>
    <w:rPr>
      <w:rFonts w:ascii="Calibri" w:eastAsia="Times New Roman" w:hAnsi="Calibri" w:cs="Times New Roman"/>
      <w:sz w:val="22"/>
      <w:szCs w:val="22"/>
      <w:lang w:val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9F6F9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F6F90"/>
    <w:rPr>
      <w:rFonts w:ascii="Lucida Grande" w:eastAsia="Times New Roman" w:hAnsi="Lucida Grande" w:cs="Lucida Grande"/>
      <w:sz w:val="18"/>
      <w:szCs w:val="18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5316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9</Words>
  <Characters>380</Characters>
  <Application>Microsoft Macintosh Word</Application>
  <DocSecurity>0</DocSecurity>
  <Lines>3</Lines>
  <Paragraphs>1</Paragraphs>
  <ScaleCrop>false</ScaleCrop>
  <Company>NT</Company>
  <LinksUpToDate>false</LinksUpToDate>
  <CharactersWithSpaces>4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p Bassaganya-Riera</dc:creator>
  <cp:keywords/>
  <cp:lastModifiedBy>Mònica Viladomiu Pujol</cp:lastModifiedBy>
  <cp:revision>2</cp:revision>
  <dcterms:created xsi:type="dcterms:W3CDTF">2012-03-11T19:19:00Z</dcterms:created>
  <dcterms:modified xsi:type="dcterms:W3CDTF">2012-03-11T19:19:00Z</dcterms:modified>
</cp:coreProperties>
</file>